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59851DA7" w14:textId="77777777" w:rsidR="00EF4183" w:rsidRDefault="00EF4183" w:rsidP="00EF4183">
      <w:pPr>
        <w:pStyle w:val="Heading1"/>
        <w:numPr>
          <w:ilvl w:val="0"/>
          <w:numId w:val="3"/>
        </w:numPr>
        <w:suppressAutoHyphens/>
      </w:pPr>
      <w:bookmarkStart w:id="0" w:name="_Toc135241306"/>
      <w:r>
        <w:t>LITERATURE REVIEW:</w:t>
      </w:r>
      <w:bookmarkEnd w:id="0"/>
    </w:p>
    <w:p w14:paraId="62CF7CD6" w14:textId="77777777" w:rsidR="00EF4183" w:rsidRDefault="00EF4183" w:rsidP="00EF4183">
      <w:pPr>
        <w:pStyle w:val="Heading2"/>
        <w:suppressAutoHyphens/>
      </w:pPr>
      <w:bookmarkStart w:id="1" w:name="_Toc135241307"/>
      <w:r w:rsidRPr="00D7244F">
        <w:rPr>
          <w:u w:val="single"/>
        </w:rPr>
        <w:t>Introduction</w:t>
      </w:r>
      <w:r>
        <w:t>:</w:t>
      </w:r>
      <w:bookmarkEnd w:id="1"/>
    </w:p>
    <w:p w14:paraId="4CF51088" w14:textId="77777777" w:rsidR="00EF4183" w:rsidRDefault="00EF4183" w:rsidP="00EF4183">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08815BC" w14:textId="77777777" w:rsidR="00EF4183" w:rsidRDefault="00EF4183" w:rsidP="00EF4183">
      <w:pPr>
        <w:suppressAutoHyphens/>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2FB6AF74" w14:textId="77777777" w:rsidR="00EF4183" w:rsidRDefault="00EF4183" w:rsidP="00EF4183">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E75CD2F" w14:textId="77777777" w:rsidR="00EF4183" w:rsidRDefault="00EF4183" w:rsidP="00EF4183">
      <w:pPr>
        <w:suppressAutoHyphens/>
      </w:pPr>
      <w:r>
        <w:t>By the end of this review, we get a clear understanding of the bowel screening standards used across the world, usage of machine learning in healthcare intake prediction, external factors that could influence bowel screening.</w:t>
      </w:r>
    </w:p>
    <w:p w14:paraId="584D47F5" w14:textId="77777777" w:rsidR="00EF4183" w:rsidRDefault="00EF4183" w:rsidP="00EF4183">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27CE7193" w14:textId="77777777" w:rsidR="00EF4183" w:rsidRPr="00D7244F" w:rsidRDefault="00EF4183" w:rsidP="00EF4183">
      <w:pPr>
        <w:pStyle w:val="Heading2"/>
        <w:suppressAutoHyphens/>
        <w:rPr>
          <w:u w:val="single"/>
        </w:rPr>
      </w:pPr>
      <w:bookmarkStart w:id="2" w:name="_Toc135241308"/>
      <w:r w:rsidRPr="00D7244F">
        <w:rPr>
          <w:u w:val="single"/>
        </w:rPr>
        <w:t>Body Of Text:</w:t>
      </w:r>
      <w:bookmarkEnd w:id="2"/>
    </w:p>
    <w:p w14:paraId="35E7D9A3" w14:textId="77777777" w:rsidR="00EF4183" w:rsidRDefault="00EF4183" w:rsidP="00EF4183">
      <w:pPr>
        <w:suppressAutoHyphens/>
        <w:rPr>
          <w:rFonts w:ascii="Calibri" w:hAnsi="Calibri" w:cs="Calibri"/>
        </w:rPr>
      </w:pPr>
      <w:r w:rsidRPr="00D67CE3">
        <w:rPr>
          <w:rFonts w:ascii="Calibri" w:hAnsi="Calibri" w:cs="Calibri"/>
        </w:rPr>
        <w:t>Theme based approach of the organising principle is used in this review.</w:t>
      </w:r>
    </w:p>
    <w:p w14:paraId="1A9515C3" w14:textId="77777777" w:rsidR="00EF4183" w:rsidRPr="00A33951" w:rsidRDefault="00EF4183" w:rsidP="00EF4183">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6470A19F" w14:textId="77777777" w:rsidR="00EF4183" w:rsidRPr="00D67CE3" w:rsidRDefault="00EF4183" w:rsidP="00EF4183">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4FF52B0D" w14:textId="77777777" w:rsidR="00EF4183" w:rsidRPr="00D67CE3" w:rsidRDefault="00EF4183" w:rsidP="00EF4183">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B8166D8" w14:textId="77777777" w:rsidR="00EF4183" w:rsidRPr="00D67CE3" w:rsidRDefault="00EF4183" w:rsidP="00EF4183">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7E532D21"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57F741D3" w14:textId="77777777" w:rsidR="00EF418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43A518CA"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Pr>
          <w:rFonts w:ascii="Cambria Math" w:hAnsi="Cambria Math" w:cs="Cambria Math"/>
          <w:sz w:val="22"/>
          <w:szCs w:val="22"/>
        </w:rPr>
        <w:instrText>∼</w:instrText>
      </w:r>
      <w:r>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Pr>
          <w:rFonts w:ascii="Cambria Math" w:hAnsi="Cambria Math" w:cs="Cambria Math"/>
          <w:sz w:val="22"/>
          <w:szCs w:val="22"/>
        </w:rPr>
        <w:instrText>∼</w:instrText>
      </w:r>
      <w:r>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Pr>
          <w:rFonts w:ascii="Cambria Math" w:hAnsi="Cambria Math" w:cs="Cambria Math"/>
          <w:sz w:val="22"/>
          <w:szCs w:val="22"/>
        </w:rPr>
        <w:instrText>∼</w:instrText>
      </w:r>
      <w:r>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2FB4CEC2" w14:textId="77777777" w:rsidR="00EF4183" w:rsidRPr="00D67CE3" w:rsidRDefault="00EF4183" w:rsidP="00EF4183">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466CA5FE" w14:textId="77777777" w:rsidR="00EF4183" w:rsidRDefault="00EF4183" w:rsidP="00EF4183">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5128DFFB" w14:textId="77777777" w:rsidR="00EF4183" w:rsidRDefault="00EF4183" w:rsidP="00EF4183">
      <w:pPr>
        <w:suppressAutoHyphens/>
      </w:pPr>
      <w:bookmarkStart w:id="3" w:name="_Toc135241309"/>
      <w:r w:rsidRPr="00055ED4">
        <w:rPr>
          <w:rStyle w:val="Heading2Char"/>
        </w:rPr>
        <w:t>C</w:t>
      </w:r>
      <w:r>
        <w:rPr>
          <w:rStyle w:val="Heading2Char"/>
        </w:rPr>
        <w:t>onclusion</w:t>
      </w:r>
      <w:bookmarkEnd w:id="3"/>
      <w:r>
        <w:t>:</w:t>
      </w:r>
    </w:p>
    <w:p w14:paraId="282590CD" w14:textId="77777777" w:rsidR="00EF4183" w:rsidRDefault="00EF4183" w:rsidP="00EF4183">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w:t>
      </w:r>
      <w:r w:rsidR="003B7FAB">
        <w:lastRenderedPageBreak/>
        <w:t xml:space="preserve">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w:t>
      </w:r>
      <w:r w:rsidR="005D0038">
        <w:lastRenderedPageBreak/>
        <w:t xml:space="preserve">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4EEECD6A" w:rsidR="00B53E5E" w:rsidRDefault="00195DEE" w:rsidP="00226875">
      <w:pPr>
        <w:suppressAutoHyphens/>
        <w:ind w:left="1080"/>
      </w:pPr>
      <w:r>
        <w:t xml:space="preserve">The interview transcribes of the three interviews are analysed in detail. The questions specific to the census research </w:t>
      </w:r>
      <w:r w:rsidR="003E0D1A">
        <w:t>were</w:t>
      </w:r>
      <w:r>
        <w:t xml:space="preserv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lastRenderedPageBreak/>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7"/>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8"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9"/>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lastRenderedPageBreak/>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0"/>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1"/>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1EDC118C" w:rsidR="00053D7E" w:rsidRDefault="00F10728" w:rsidP="00226875">
      <w:pPr>
        <w:suppressAutoHyphens/>
        <w:ind w:left="720"/>
      </w:pPr>
      <w:r w:rsidRPr="00F10728">
        <w:drawing>
          <wp:inline distT="0" distB="0" distL="0" distR="0" wp14:anchorId="7B99F81B" wp14:editId="63BFDB62">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2"/>
                    <a:stretch>
                      <a:fillRect/>
                    </a:stretch>
                  </pic:blipFill>
                  <pic:spPr>
                    <a:xfrm>
                      <a:off x="0" y="0"/>
                      <a:ext cx="5731510" cy="1016000"/>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3"/>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5B736A1D" w:rsidR="00E6457D" w:rsidRDefault="001F1CB1" w:rsidP="00226875">
      <w:pPr>
        <w:suppressAutoHyphens/>
        <w:ind w:left="720"/>
      </w:pPr>
      <w:r>
        <w:t xml:space="preserve">The third step in data preparation is fine tuning the data for better results in the model. This is an iterative process, all the steps mentioned above are repeated </w:t>
      </w:r>
      <w:r w:rsidR="00F10728">
        <w:t xml:space="preserve">experimentally. </w:t>
      </w:r>
    </w:p>
    <w:p w14:paraId="118E9DC0" w14:textId="196F787A" w:rsidR="00F10728" w:rsidRDefault="00F10728" w:rsidP="00226875">
      <w:pPr>
        <w:suppressAutoHyphens/>
        <w:ind w:left="720"/>
      </w:pPr>
      <w:r>
        <w:t xml:space="preserve">Data preparation step is then extended to suit the regression models. </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lastRenderedPageBreak/>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4"/>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5"/>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6"/>
                    <a:stretch>
                      <a:fillRect/>
                    </a:stretch>
                  </pic:blipFill>
                  <pic:spPr>
                    <a:xfrm>
                      <a:off x="0" y="0"/>
                      <a:ext cx="3715628" cy="3296560"/>
                    </a:xfrm>
                    <a:prstGeom prst="rect">
                      <a:avLst/>
                    </a:prstGeom>
                  </pic:spPr>
                </pic:pic>
              </a:graphicData>
            </a:graphic>
          </wp:inline>
        </w:drawing>
      </w:r>
    </w:p>
    <w:p w14:paraId="71D03EEE" w14:textId="7ACA9FFF"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r w:rsidR="00A35E5E">
        <w:rPr>
          <w:i/>
          <w:iCs/>
        </w:rPr>
        <w:t>clinic.</w:t>
      </w:r>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7"/>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8"/>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9"/>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0"/>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1"/>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 xml:space="preserve">Fig 13: 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2"/>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3"/>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4"/>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5"/>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6"/>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7"/>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8"/>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rPr>
          <w:noProof/>
        </w:rPr>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9"/>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rPr>
          <w:noProof/>
        </w:rPr>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0"/>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rPr>
          <w:noProof/>
        </w:rPr>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1"/>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rPr>
          <w:noProof/>
        </w:rPr>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2"/>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rPr>
          <w:noProof/>
        </w:rPr>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3"/>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rPr>
          <w:noProof/>
        </w:rPr>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4"/>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rPr>
          <w:noProof/>
        </w:rPr>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5"/>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rPr>
          <w:noProof/>
        </w:rPr>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6"/>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rPr>
          <w:noProof/>
        </w:rPr>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7"/>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Pr="00A27AC8"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05375948" w14:textId="0944E64E" w:rsidR="00546F07" w:rsidRDefault="00A27AC8" w:rsidP="00226875">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sidR="00546F07">
        <w:rPr>
          <w:color w:val="000000"/>
          <w:sz w:val="21"/>
          <w:szCs w:val="21"/>
        </w:rPr>
        <w:t>.</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8"/>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9"/>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0"/>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1"/>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noProof/>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2"/>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407F1C5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1266204C" w14:textId="77777777" w:rsidR="00337271" w:rsidRPr="00626043" w:rsidRDefault="00337271" w:rsidP="00337271">
      <w:pPr>
        <w:pStyle w:val="NormalWeb"/>
        <w:spacing w:before="0" w:beforeAutospacing="0" w:after="0" w:afterAutospacing="0"/>
        <w:rPr>
          <w:color w:val="000000"/>
          <w:sz w:val="20"/>
          <w:szCs w:val="20"/>
        </w:rPr>
      </w:pPr>
    </w:p>
    <w:p w14:paraId="54CB577A" w14:textId="77777777" w:rsidR="00337271" w:rsidRDefault="00337271" w:rsidP="00337271">
      <w:pPr>
        <w:pStyle w:val="NormalWeb"/>
        <w:spacing w:before="0" w:beforeAutospacing="0" w:after="0" w:afterAutospacing="0"/>
        <w:rPr>
          <w:color w:val="000000"/>
          <w:sz w:val="20"/>
          <w:szCs w:val="20"/>
        </w:rPr>
      </w:pPr>
    </w:p>
    <w:p w14:paraId="08A545B0" w14:textId="77777777" w:rsidR="00337271" w:rsidRPr="00E65E9E" w:rsidRDefault="00337271" w:rsidP="00337271">
      <w:pPr>
        <w:pStyle w:val="NormalWeb"/>
        <w:spacing w:before="0" w:beforeAutospacing="0" w:after="0" w:afterAutospacing="0"/>
        <w:rPr>
          <w:color w:val="000000"/>
          <w:sz w:val="20"/>
          <w:szCs w:val="20"/>
        </w:rPr>
      </w:pPr>
    </w:p>
    <w:p w14:paraId="29830DA1"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B9081D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414467F" w14:textId="77777777" w:rsidR="00226875"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52E2E33" w14:textId="77777777" w:rsidR="00377617" w:rsidRPr="0077091F"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t xml:space="preserve">Prediction </w:t>
      </w:r>
    </w:p>
    <w:p w14:paraId="575B8427" w14:textId="77777777" w:rsidR="007A577E" w:rsidRDefault="007A577E" w:rsidP="00226875">
      <w:pPr>
        <w:suppressAutoHyphens/>
        <w:ind w:left="360"/>
      </w:pPr>
    </w:p>
    <w:p w14:paraId="783A704A" w14:textId="77777777" w:rsidR="00813930" w:rsidRDefault="00813930" w:rsidP="00226875">
      <w:pPr>
        <w:pStyle w:val="ListParagraph"/>
        <w:suppressAutoHyphens/>
      </w:pPr>
    </w:p>
    <w:p w14:paraId="4F0A92C2" w14:textId="7338E128" w:rsidR="00813930" w:rsidRDefault="00813930"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226875">
      <w:pPr>
        <w:suppressAutoHyphens/>
        <w:rPr>
          <w:lang w:val="en-US"/>
        </w:rPr>
      </w:pPr>
    </w:p>
    <w:p w14:paraId="297DBE48" w14:textId="77777777" w:rsidR="00104D00" w:rsidRDefault="00104D00" w:rsidP="00226875">
      <w:pPr>
        <w:suppressAutoHyphens/>
        <w:rPr>
          <w:b/>
          <w:bCs/>
          <w:u w:val="single"/>
        </w:rPr>
      </w:pP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E083E3" w14:textId="73EE9858" w:rsidR="003400A9" w:rsidRDefault="006973E2" w:rsidP="003400A9">
      <w:r>
        <w:t xml:space="preserve">The in-depth interview done for the primary research was done with the subject matter experts. The variations in the census data and the data in the programme register was established. </w:t>
      </w:r>
      <w:r w:rsidR="003400A9">
        <w:t xml:space="preserve">The factors affecting colonoscopies could not be established in the in-depth interviews, there were references given to the existing studies on the programme intake which proves male participation is less in the programme, however the age has no major impact. This needs to </w:t>
      </w:r>
      <w:r w:rsidR="0004373A">
        <w:t>establish</w:t>
      </w:r>
      <w:r w:rsidR="003400A9">
        <w:t xml:space="preserve"> further in the data analysis and </w:t>
      </w:r>
      <w:r w:rsidR="007F670E">
        <w:t>hypothesis testin</w:t>
      </w:r>
      <w:r w:rsidR="0004373A">
        <w:t>g.</w:t>
      </w:r>
    </w:p>
    <w:p w14:paraId="757F8CBC" w14:textId="5BE277FE" w:rsidR="00CE085B" w:rsidRDefault="0004373A" w:rsidP="003400A9">
      <w:r>
        <w:t xml:space="preserve">Data analysis was done on the secondary data extracted based on the primary research outcomes. The colonoscopy counts had variations in the </w:t>
      </w:r>
      <w:r w:rsidR="0023077F">
        <w:t>age,</w:t>
      </w:r>
      <w:r>
        <w:t xml:space="preserve"> and age range </w:t>
      </w:r>
      <w:r w:rsidR="00415766">
        <w:t>65-70 showed the highest total colonoscopy counts for all years.</w:t>
      </w:r>
      <w:r w:rsidR="00207CA9">
        <w:t xml:space="preserve"> </w:t>
      </w:r>
      <w:r w:rsidR="0023077F">
        <w:t xml:space="preserve">On analysing the colonoscopies there is a </w:t>
      </w:r>
      <w:r w:rsidR="00A86236">
        <w:t>huge variation</w:t>
      </w:r>
      <w:r w:rsidR="0023077F">
        <w:t xml:space="preserve"> in the numbers in different colonoscopies</w:t>
      </w:r>
      <w:r w:rsidR="00A86236">
        <w:t xml:space="preserve">. Monthly variations were analysed and there </w:t>
      </w:r>
      <w:proofErr w:type="gramStart"/>
      <w:r w:rsidR="00A86236">
        <w:t>is</w:t>
      </w:r>
      <w:proofErr w:type="gramEnd"/>
      <w:r w:rsidR="00A86236">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w:t>
      </w:r>
      <w:r w:rsidR="00CE085B">
        <w:t>outcomes, at 95% Confidence Interval, male colonoscopy number for the entire eligible population is expected to be between 270 (maximum value in the sample) and 230 (average in the sample</w:t>
      </w:r>
      <w:r w:rsidR="00161455">
        <w:t>). ANOVA</w:t>
      </w:r>
      <w:r w:rsidR="00CE085B">
        <w:t xml:space="preserve"> tests were </w:t>
      </w:r>
      <w:proofErr w:type="gramStart"/>
      <w:r w:rsidR="00CE085B">
        <w:t>done</w:t>
      </w:r>
      <w:proofErr w:type="gramEnd"/>
      <w:r w:rsidR="00CE085B">
        <w:t xml:space="preserve"> and it suggested that at 95% confidence interval male colonoscopies will be higher than the women.</w:t>
      </w:r>
    </w:p>
    <w:p w14:paraId="08D0BF53" w14:textId="09DBEB58" w:rsidR="00830B78" w:rsidRDefault="00161455" w:rsidP="00A24A01">
      <w:r>
        <w:t>Machine Learning models were developed and evaluated for predicting future colonoscopies.</w:t>
      </w:r>
      <w:r w:rsidR="00A24A01">
        <w:tab/>
      </w:r>
    </w:p>
    <w:p w14:paraId="226F8859" w14:textId="77777777" w:rsidR="00EF4183" w:rsidRDefault="00EF4183" w:rsidP="00A24A01"/>
    <w:p w14:paraId="2DC517C6" w14:textId="77777777" w:rsidR="00EF4183" w:rsidRDefault="00EF4183" w:rsidP="00A24A01"/>
    <w:p w14:paraId="606301C9" w14:textId="77777777" w:rsidR="00EF4183" w:rsidRDefault="00EF4183" w:rsidP="00A24A01"/>
    <w:p w14:paraId="60FB549B" w14:textId="77777777" w:rsidR="00EF4183" w:rsidRDefault="00EF4183" w:rsidP="00A24A01"/>
    <w:p w14:paraId="702EEE94" w14:textId="77777777" w:rsidR="00A81AF0" w:rsidRDefault="00A81AF0" w:rsidP="00A24A01">
      <w:r>
        <w:lastRenderedPageBreak/>
        <w:t>Time Series Analysis:</w:t>
      </w:r>
    </w:p>
    <w:p w14:paraId="5A2CF9BB" w14:textId="36442AE9" w:rsidR="001A1950" w:rsidRDefault="001A1950" w:rsidP="00A24A01">
      <w:r>
        <w:t xml:space="preserve">Root Mean Square Error for each </w:t>
      </w:r>
      <w:r w:rsidR="00E470FD">
        <w:t>model.</w:t>
      </w:r>
      <w:r w:rsidR="007F670E">
        <w:t xml:space="preserve"> </w:t>
      </w:r>
    </w:p>
    <w:tbl>
      <w:tblPr>
        <w:tblStyle w:val="TableGrid"/>
        <w:tblW w:w="0" w:type="auto"/>
        <w:tblLook w:val="04A0" w:firstRow="1" w:lastRow="0" w:firstColumn="1" w:lastColumn="0" w:noHBand="0" w:noVBand="1"/>
      </w:tblPr>
      <w:tblGrid>
        <w:gridCol w:w="1502"/>
        <w:gridCol w:w="1502"/>
        <w:gridCol w:w="1503"/>
        <w:gridCol w:w="1503"/>
        <w:gridCol w:w="1503"/>
      </w:tblGrid>
      <w:tr w:rsidR="00EF4183" w14:paraId="2A7EDD48" w14:textId="77777777" w:rsidTr="00830B78">
        <w:tc>
          <w:tcPr>
            <w:tcW w:w="1502" w:type="dxa"/>
          </w:tcPr>
          <w:p w14:paraId="403B5196" w14:textId="5410E107" w:rsidR="00EF4183" w:rsidRDefault="00EF4183" w:rsidP="00A24A01">
            <w:r>
              <w:t>Dat</w:t>
            </w:r>
            <w:r w:rsidR="008C64B6">
              <w:t xml:space="preserve">e </w:t>
            </w:r>
            <w:r>
              <w:t>Frequency</w:t>
            </w:r>
          </w:p>
        </w:tc>
        <w:tc>
          <w:tcPr>
            <w:tcW w:w="1502" w:type="dxa"/>
          </w:tcPr>
          <w:p w14:paraId="3EB5B0D9" w14:textId="46FBA6DD" w:rsidR="00EF4183" w:rsidRDefault="00EF4183" w:rsidP="00A24A01">
            <w:r>
              <w:t>ARMA</w:t>
            </w:r>
          </w:p>
        </w:tc>
        <w:tc>
          <w:tcPr>
            <w:tcW w:w="1503" w:type="dxa"/>
          </w:tcPr>
          <w:p w14:paraId="5B4E4800" w14:textId="20C4519C" w:rsidR="00EF4183" w:rsidRDefault="00EF4183" w:rsidP="00A24A01">
            <w:r>
              <w:t>Linear Regression</w:t>
            </w:r>
          </w:p>
        </w:tc>
        <w:tc>
          <w:tcPr>
            <w:tcW w:w="1503" w:type="dxa"/>
          </w:tcPr>
          <w:p w14:paraId="652D19AA" w14:textId="70C367EA" w:rsidR="00EF4183" w:rsidRDefault="00EF4183" w:rsidP="00A24A01">
            <w:r>
              <w:t>Random Forest Regressor</w:t>
            </w:r>
          </w:p>
        </w:tc>
        <w:tc>
          <w:tcPr>
            <w:tcW w:w="1503" w:type="dxa"/>
          </w:tcPr>
          <w:p w14:paraId="0E6742EB" w14:textId="078B93F8" w:rsidR="00EF4183" w:rsidRDefault="00EF4183" w:rsidP="00A24A01">
            <w:r>
              <w:t>GRID CV (Random Forest Regressor)</w:t>
            </w:r>
          </w:p>
        </w:tc>
      </w:tr>
      <w:tr w:rsidR="00EF4183" w14:paraId="0F48B0FA" w14:textId="77777777" w:rsidTr="00830B78">
        <w:tc>
          <w:tcPr>
            <w:tcW w:w="1502" w:type="dxa"/>
          </w:tcPr>
          <w:p w14:paraId="5FFBD790" w14:textId="7DF6E076" w:rsidR="00EF4183" w:rsidRDefault="00EF4183" w:rsidP="00A24A01">
            <w:r>
              <w:t>Quarterly</w:t>
            </w:r>
          </w:p>
        </w:tc>
        <w:tc>
          <w:tcPr>
            <w:tcW w:w="1502" w:type="dxa"/>
          </w:tcPr>
          <w:p w14:paraId="5B89A94B" w14:textId="66DEF0CD" w:rsidR="00EF4183" w:rsidRDefault="00EF4183" w:rsidP="00A24A01">
            <w:r>
              <w:t>124</w:t>
            </w:r>
          </w:p>
        </w:tc>
        <w:tc>
          <w:tcPr>
            <w:tcW w:w="1503" w:type="dxa"/>
          </w:tcPr>
          <w:p w14:paraId="4B30975C" w14:textId="2256DF74" w:rsidR="00EF4183" w:rsidRDefault="00EF4183" w:rsidP="00A24A01">
            <w:r>
              <w:t>17285</w:t>
            </w:r>
          </w:p>
        </w:tc>
        <w:tc>
          <w:tcPr>
            <w:tcW w:w="1503" w:type="dxa"/>
          </w:tcPr>
          <w:p w14:paraId="222B7A97" w14:textId="146CD823" w:rsidR="00EF4183" w:rsidRDefault="00EF4183" w:rsidP="00A24A01">
            <w:r>
              <w:t>294</w:t>
            </w:r>
          </w:p>
        </w:tc>
        <w:tc>
          <w:tcPr>
            <w:tcW w:w="1503" w:type="dxa"/>
          </w:tcPr>
          <w:p w14:paraId="2DB4E1D7" w14:textId="15B3CACF" w:rsidR="00EF4183" w:rsidRDefault="005350BB" w:rsidP="00A24A01">
            <w:r>
              <w:t>294</w:t>
            </w:r>
          </w:p>
        </w:tc>
      </w:tr>
      <w:tr w:rsidR="00EF4183" w14:paraId="0BE87B63" w14:textId="77777777" w:rsidTr="00830B78">
        <w:tc>
          <w:tcPr>
            <w:tcW w:w="1502" w:type="dxa"/>
          </w:tcPr>
          <w:p w14:paraId="72BA1F50" w14:textId="5B157137" w:rsidR="00EF4183" w:rsidRDefault="00EF4183" w:rsidP="00A24A01">
            <w:r>
              <w:t>Weekly</w:t>
            </w:r>
          </w:p>
        </w:tc>
        <w:tc>
          <w:tcPr>
            <w:tcW w:w="1502" w:type="dxa"/>
          </w:tcPr>
          <w:p w14:paraId="69503E9D" w14:textId="730BEA7C" w:rsidR="00EF4183" w:rsidRDefault="00EF4183" w:rsidP="00A24A01">
            <w:r>
              <w:t>1707</w:t>
            </w:r>
          </w:p>
        </w:tc>
        <w:tc>
          <w:tcPr>
            <w:tcW w:w="1503" w:type="dxa"/>
          </w:tcPr>
          <w:p w14:paraId="467F054C" w14:textId="3E5F0238" w:rsidR="00EF4183" w:rsidRDefault="00EF4183" w:rsidP="00A24A01">
            <w:r>
              <w:t>293</w:t>
            </w:r>
          </w:p>
        </w:tc>
        <w:tc>
          <w:tcPr>
            <w:tcW w:w="1503" w:type="dxa"/>
          </w:tcPr>
          <w:p w14:paraId="11FAFC8B" w14:textId="7C0185E3" w:rsidR="00EF4183" w:rsidRDefault="00EF4183" w:rsidP="00A24A01">
            <w:r>
              <w:t>39</w:t>
            </w:r>
          </w:p>
        </w:tc>
        <w:tc>
          <w:tcPr>
            <w:tcW w:w="1503" w:type="dxa"/>
          </w:tcPr>
          <w:p w14:paraId="60ADF04C" w14:textId="0AB2E896" w:rsidR="00EF4183" w:rsidRDefault="005350BB" w:rsidP="00A24A01">
            <w:r>
              <w:t>329</w:t>
            </w:r>
          </w:p>
        </w:tc>
      </w:tr>
    </w:tbl>
    <w:p w14:paraId="539A9648" w14:textId="19202F73" w:rsidR="00A81AF0" w:rsidRDefault="00A81AF0" w:rsidP="00A24A01"/>
    <w:p w14:paraId="78EBD54B" w14:textId="6FBDFA4B" w:rsidR="00A81AF0" w:rsidRPr="00A81AF0" w:rsidRDefault="00A81AF0" w:rsidP="00A24A01">
      <w:r>
        <w:t xml:space="preserve">The above table summarizes the performances of each </w:t>
      </w:r>
      <w:r w:rsidR="00B0564D">
        <w:t>time series models, with different datasets. The root mean square is the measure used for comparison. We see that the performance over all is less because the root mean square error is high. Amongst different set of experimentation done on the models, Weekly data with Random Forest Regressor showed the highest performance</w:t>
      </w:r>
      <w:r w:rsidR="004C544B">
        <w:t xml:space="preserve"> with minimum root mean square error compared to other models tested</w:t>
      </w:r>
      <w:r w:rsidR="00B0564D">
        <w:t>. The Quarterly data performed very poorly because the data is considered from 2014-2022(without 202</w:t>
      </w:r>
      <w:r w:rsidR="004C544B">
        <w:t>0</w:t>
      </w:r>
      <w:r w:rsidR="00B0564D">
        <w:t>)</w:t>
      </w:r>
      <w:r w:rsidR="004C544B">
        <w:t xml:space="preserve"> which is very less. This is</w:t>
      </w:r>
      <w:r w:rsidR="00B0564D">
        <w:t xml:space="preserve"> because as per the primary research depth interview </w:t>
      </w:r>
      <w:r w:rsidR="004C544B">
        <w:t>2020 colonoscopies are expected to be very low because of COVID.</w:t>
      </w:r>
    </w:p>
    <w:p w14:paraId="50482B36" w14:textId="77777777" w:rsidR="00A81AF0" w:rsidRDefault="00A81AF0" w:rsidP="00A24A01"/>
    <w:p w14:paraId="4139D5DB" w14:textId="53839DF9" w:rsidR="005350BB" w:rsidRDefault="005350BB" w:rsidP="00A24A01">
      <w:r>
        <w:t>Regression Model</w:t>
      </w:r>
      <w:r w:rsidR="00A81AF0">
        <w:t>s</w:t>
      </w:r>
      <w:r>
        <w:t>:</w:t>
      </w:r>
    </w:p>
    <w:p w14:paraId="5855D97E" w14:textId="05A949C9" w:rsidR="008C64B6" w:rsidRDefault="008C64B6" w:rsidP="00A24A01">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006D3E" w14:paraId="2EFD06E5" w14:textId="0123DFE8" w:rsidTr="00D46D5D">
        <w:tc>
          <w:tcPr>
            <w:tcW w:w="1829" w:type="dxa"/>
          </w:tcPr>
          <w:p w14:paraId="0B7AC785" w14:textId="77777777" w:rsidR="00006D3E" w:rsidRDefault="00006D3E" w:rsidP="00A24A01"/>
        </w:tc>
        <w:tc>
          <w:tcPr>
            <w:tcW w:w="1887" w:type="dxa"/>
          </w:tcPr>
          <w:p w14:paraId="0044EE98" w14:textId="12EDF016" w:rsidR="00006D3E" w:rsidRDefault="00006D3E" w:rsidP="00A24A01">
            <w:r>
              <w:t>Linear Regression</w:t>
            </w:r>
          </w:p>
        </w:tc>
        <w:tc>
          <w:tcPr>
            <w:tcW w:w="1887" w:type="dxa"/>
          </w:tcPr>
          <w:p w14:paraId="6F81F650" w14:textId="24203214" w:rsidR="00006D3E" w:rsidRDefault="00006D3E" w:rsidP="00A24A01">
            <w:r>
              <w:t>GRID CV – Linear Regression</w:t>
            </w:r>
          </w:p>
        </w:tc>
        <w:tc>
          <w:tcPr>
            <w:tcW w:w="1856" w:type="dxa"/>
          </w:tcPr>
          <w:p w14:paraId="67D344A3" w14:textId="0AAD586F" w:rsidR="00006D3E" w:rsidRDefault="00006D3E" w:rsidP="00A24A01">
            <w:r>
              <w:t>GRID CV – Random Forest Regressor</w:t>
            </w:r>
          </w:p>
        </w:tc>
      </w:tr>
      <w:tr w:rsidR="00006D3E" w14:paraId="068FF430" w14:textId="482FDE0A" w:rsidTr="00D46D5D">
        <w:tc>
          <w:tcPr>
            <w:tcW w:w="1829" w:type="dxa"/>
          </w:tcPr>
          <w:p w14:paraId="3BFE4553" w14:textId="329CFEC8" w:rsidR="00006D3E" w:rsidRDefault="00006D3E" w:rsidP="00A24A01">
            <w:r>
              <w:t>Train Accuracy</w:t>
            </w:r>
          </w:p>
        </w:tc>
        <w:tc>
          <w:tcPr>
            <w:tcW w:w="1887" w:type="dxa"/>
          </w:tcPr>
          <w:p w14:paraId="24B65B98" w14:textId="55C88B31" w:rsidR="00006D3E" w:rsidRDefault="00006D3E" w:rsidP="00A24A01">
            <w:r>
              <w:t>0.67</w:t>
            </w:r>
          </w:p>
        </w:tc>
        <w:tc>
          <w:tcPr>
            <w:tcW w:w="1887" w:type="dxa"/>
          </w:tcPr>
          <w:p w14:paraId="02E492EA" w14:textId="492FBD99" w:rsidR="00006D3E" w:rsidRDefault="00006D3E" w:rsidP="00A24A01">
            <w:r>
              <w:t>0.69</w:t>
            </w:r>
          </w:p>
        </w:tc>
        <w:tc>
          <w:tcPr>
            <w:tcW w:w="1856" w:type="dxa"/>
          </w:tcPr>
          <w:p w14:paraId="15E4D36F" w14:textId="040CF281" w:rsidR="00006D3E" w:rsidRDefault="00006D3E" w:rsidP="00A24A01">
            <w:r>
              <w:t>0.85</w:t>
            </w:r>
          </w:p>
        </w:tc>
      </w:tr>
      <w:tr w:rsidR="00006D3E" w14:paraId="7B97C2D4" w14:textId="361AE13C" w:rsidTr="00D46D5D">
        <w:tc>
          <w:tcPr>
            <w:tcW w:w="1829" w:type="dxa"/>
          </w:tcPr>
          <w:p w14:paraId="5B979C05" w14:textId="232AFD6A" w:rsidR="00006D3E" w:rsidRDefault="00006D3E" w:rsidP="00A24A01">
            <w:r>
              <w:t>Test Accuracy</w:t>
            </w:r>
          </w:p>
        </w:tc>
        <w:tc>
          <w:tcPr>
            <w:tcW w:w="1887" w:type="dxa"/>
          </w:tcPr>
          <w:p w14:paraId="624949B3" w14:textId="03ED892B" w:rsidR="00006D3E" w:rsidRDefault="00006D3E" w:rsidP="00A24A01">
            <w:r>
              <w:t>0.44</w:t>
            </w:r>
          </w:p>
        </w:tc>
        <w:tc>
          <w:tcPr>
            <w:tcW w:w="1887" w:type="dxa"/>
          </w:tcPr>
          <w:p w14:paraId="309D48B9" w14:textId="54D17311" w:rsidR="00006D3E" w:rsidRDefault="00006D3E" w:rsidP="00A24A01">
            <w:r>
              <w:t>0.12</w:t>
            </w:r>
          </w:p>
        </w:tc>
        <w:tc>
          <w:tcPr>
            <w:tcW w:w="1856" w:type="dxa"/>
          </w:tcPr>
          <w:p w14:paraId="1CFB9BE1" w14:textId="13CF8B62" w:rsidR="00006D3E" w:rsidRDefault="00006D3E" w:rsidP="00A24A01">
            <w:r>
              <w:t>0.085</w:t>
            </w:r>
          </w:p>
        </w:tc>
      </w:tr>
    </w:tbl>
    <w:p w14:paraId="15884019" w14:textId="5F433D29" w:rsidR="008C64B6" w:rsidRDefault="008C64B6" w:rsidP="00A24A01"/>
    <w:p w14:paraId="0022E13B" w14:textId="3C14CE7F" w:rsidR="00D46D5D" w:rsidRDefault="00D46D5D" w:rsidP="00D46D5D">
      <w:r>
        <w:t>Weekly</w:t>
      </w:r>
      <w:r>
        <w:t xml:space="preserve"> data aggregate (</w:t>
      </w:r>
      <w:r>
        <w:t>22</w:t>
      </w:r>
      <w:r>
        <w:t xml:space="preserve"> % Test)</w:t>
      </w:r>
    </w:p>
    <w:tbl>
      <w:tblPr>
        <w:tblStyle w:val="TableGrid"/>
        <w:tblW w:w="0" w:type="auto"/>
        <w:tblLook w:val="04A0" w:firstRow="1" w:lastRow="0" w:firstColumn="1" w:lastColumn="0" w:noHBand="0" w:noVBand="1"/>
      </w:tblPr>
      <w:tblGrid>
        <w:gridCol w:w="1829"/>
        <w:gridCol w:w="1887"/>
        <w:gridCol w:w="1887"/>
        <w:gridCol w:w="1856"/>
        <w:gridCol w:w="1557"/>
      </w:tblGrid>
      <w:tr w:rsidR="00D46D5D" w14:paraId="7B0C3234" w14:textId="77777777" w:rsidTr="00345DAD">
        <w:tc>
          <w:tcPr>
            <w:tcW w:w="1829" w:type="dxa"/>
          </w:tcPr>
          <w:p w14:paraId="4F240B9D" w14:textId="77777777" w:rsidR="00D46D5D" w:rsidRDefault="00D46D5D" w:rsidP="00345DAD"/>
        </w:tc>
        <w:tc>
          <w:tcPr>
            <w:tcW w:w="1887" w:type="dxa"/>
          </w:tcPr>
          <w:p w14:paraId="34DE5982" w14:textId="77777777" w:rsidR="00D46D5D" w:rsidRDefault="00D46D5D" w:rsidP="00345DAD">
            <w:r>
              <w:t>Linear Regression</w:t>
            </w:r>
          </w:p>
        </w:tc>
        <w:tc>
          <w:tcPr>
            <w:tcW w:w="1887" w:type="dxa"/>
          </w:tcPr>
          <w:p w14:paraId="511C910A" w14:textId="77777777" w:rsidR="00D46D5D" w:rsidRDefault="00D46D5D" w:rsidP="00345DAD">
            <w:r>
              <w:t>GRID CV – Linear Regression</w:t>
            </w:r>
          </w:p>
        </w:tc>
        <w:tc>
          <w:tcPr>
            <w:tcW w:w="1856" w:type="dxa"/>
          </w:tcPr>
          <w:p w14:paraId="4FF50B0B" w14:textId="77777777" w:rsidR="00D46D5D" w:rsidRDefault="00D46D5D" w:rsidP="00345DAD">
            <w:r>
              <w:t>GRID CV – Random Forest Regressor</w:t>
            </w:r>
          </w:p>
        </w:tc>
        <w:tc>
          <w:tcPr>
            <w:tcW w:w="1557" w:type="dxa"/>
          </w:tcPr>
          <w:p w14:paraId="06B579BE" w14:textId="77777777" w:rsidR="00D46D5D" w:rsidRDefault="00D46D5D" w:rsidP="00345DAD">
            <w:r>
              <w:t>LGBM</w:t>
            </w:r>
          </w:p>
        </w:tc>
      </w:tr>
      <w:tr w:rsidR="00D46D5D" w14:paraId="306E878F" w14:textId="77777777" w:rsidTr="00345DAD">
        <w:tc>
          <w:tcPr>
            <w:tcW w:w="1829" w:type="dxa"/>
          </w:tcPr>
          <w:p w14:paraId="1DEF0056" w14:textId="77777777" w:rsidR="00D46D5D" w:rsidRDefault="00D46D5D" w:rsidP="00345DAD">
            <w:r>
              <w:t>Train Accuracy</w:t>
            </w:r>
          </w:p>
        </w:tc>
        <w:tc>
          <w:tcPr>
            <w:tcW w:w="1887" w:type="dxa"/>
          </w:tcPr>
          <w:p w14:paraId="74EC9810" w14:textId="6B53C698" w:rsidR="00D46D5D" w:rsidRDefault="00D46D5D" w:rsidP="00345DAD">
            <w:r>
              <w:t>0.6</w:t>
            </w:r>
            <w:r>
              <w:t>4</w:t>
            </w:r>
          </w:p>
        </w:tc>
        <w:tc>
          <w:tcPr>
            <w:tcW w:w="1887" w:type="dxa"/>
          </w:tcPr>
          <w:p w14:paraId="3392A030" w14:textId="63580C20" w:rsidR="00D46D5D" w:rsidRDefault="00D46D5D" w:rsidP="00345DAD">
            <w:r>
              <w:t>0.6</w:t>
            </w:r>
            <w:r>
              <w:t>4</w:t>
            </w:r>
          </w:p>
        </w:tc>
        <w:tc>
          <w:tcPr>
            <w:tcW w:w="1856" w:type="dxa"/>
          </w:tcPr>
          <w:p w14:paraId="1B182D61" w14:textId="621BD2C4" w:rsidR="00D46D5D" w:rsidRDefault="00D46D5D" w:rsidP="00345DAD">
            <w:r>
              <w:t>0.8</w:t>
            </w:r>
            <w:r>
              <w:t>9</w:t>
            </w:r>
          </w:p>
        </w:tc>
        <w:tc>
          <w:tcPr>
            <w:tcW w:w="1557" w:type="dxa"/>
          </w:tcPr>
          <w:p w14:paraId="099190D9" w14:textId="77777777" w:rsidR="00D46D5D" w:rsidRDefault="00D46D5D" w:rsidP="00345DAD">
            <w:r>
              <w:t>0.7472</w:t>
            </w:r>
          </w:p>
        </w:tc>
      </w:tr>
      <w:tr w:rsidR="00D46D5D" w14:paraId="2B9A066B" w14:textId="77777777" w:rsidTr="00345DAD">
        <w:tc>
          <w:tcPr>
            <w:tcW w:w="1829" w:type="dxa"/>
          </w:tcPr>
          <w:p w14:paraId="1B5351AB" w14:textId="77777777" w:rsidR="00D46D5D" w:rsidRDefault="00D46D5D" w:rsidP="00345DAD">
            <w:r>
              <w:t>Test Accuracy</w:t>
            </w:r>
          </w:p>
        </w:tc>
        <w:tc>
          <w:tcPr>
            <w:tcW w:w="1887" w:type="dxa"/>
          </w:tcPr>
          <w:p w14:paraId="6670C2FE" w14:textId="65D80396" w:rsidR="00D46D5D" w:rsidRDefault="00D46D5D" w:rsidP="00345DAD">
            <w:r>
              <w:t>0.</w:t>
            </w:r>
            <w:r>
              <w:t>23</w:t>
            </w:r>
          </w:p>
        </w:tc>
        <w:tc>
          <w:tcPr>
            <w:tcW w:w="1887" w:type="dxa"/>
          </w:tcPr>
          <w:p w14:paraId="0EF57B1E" w14:textId="75B29EAA" w:rsidR="00D46D5D" w:rsidRDefault="00D46D5D" w:rsidP="00345DAD">
            <w:r>
              <w:t>0.</w:t>
            </w:r>
            <w:r>
              <w:t>63</w:t>
            </w:r>
          </w:p>
        </w:tc>
        <w:tc>
          <w:tcPr>
            <w:tcW w:w="1856" w:type="dxa"/>
          </w:tcPr>
          <w:p w14:paraId="7A80F680" w14:textId="5CCDD10C" w:rsidR="00D46D5D" w:rsidRDefault="00D46D5D" w:rsidP="00345DAD">
            <w:r>
              <w:t>0.</w:t>
            </w:r>
            <w:r>
              <w:t>61</w:t>
            </w:r>
          </w:p>
        </w:tc>
        <w:tc>
          <w:tcPr>
            <w:tcW w:w="1557" w:type="dxa"/>
          </w:tcPr>
          <w:p w14:paraId="407D8D14" w14:textId="77777777" w:rsidR="00D46D5D" w:rsidRDefault="00D46D5D" w:rsidP="00345DAD">
            <w:r>
              <w:t>0.7474</w:t>
            </w:r>
          </w:p>
        </w:tc>
      </w:tr>
    </w:tbl>
    <w:p w14:paraId="02D92162" w14:textId="1D1F26E6" w:rsidR="00A24A01" w:rsidRDefault="00A24A01" w:rsidP="00A24A01"/>
    <w:p w14:paraId="6AEBB4D0" w14:textId="6BFFFB05" w:rsidR="00006D3E" w:rsidRDefault="00006D3E" w:rsidP="00A24A01">
      <w:r>
        <w:t>Daily Data Aggregate (</w:t>
      </w:r>
      <w:r w:rsidR="00A81AF0">
        <w:t>27 % Test)</w:t>
      </w:r>
    </w:p>
    <w:tbl>
      <w:tblPr>
        <w:tblStyle w:val="TableGrid"/>
        <w:tblW w:w="0" w:type="auto"/>
        <w:tblLook w:val="04A0" w:firstRow="1" w:lastRow="0" w:firstColumn="1" w:lastColumn="0" w:noHBand="0" w:noVBand="1"/>
      </w:tblPr>
      <w:tblGrid>
        <w:gridCol w:w="1829"/>
        <w:gridCol w:w="1856"/>
        <w:gridCol w:w="1557"/>
      </w:tblGrid>
      <w:tr w:rsidR="00A81AF0" w14:paraId="63C5F343" w14:textId="0EF090EB" w:rsidTr="0008711C">
        <w:tc>
          <w:tcPr>
            <w:tcW w:w="1829" w:type="dxa"/>
          </w:tcPr>
          <w:p w14:paraId="504A9A81" w14:textId="77777777" w:rsidR="00A81AF0" w:rsidRDefault="00A81AF0" w:rsidP="00345DAD"/>
        </w:tc>
        <w:tc>
          <w:tcPr>
            <w:tcW w:w="1856" w:type="dxa"/>
          </w:tcPr>
          <w:p w14:paraId="0CD03DA7" w14:textId="77777777" w:rsidR="00A81AF0" w:rsidRDefault="00A81AF0" w:rsidP="00345DAD">
            <w:r>
              <w:t>GRID CV – Random Forest Regressor</w:t>
            </w:r>
          </w:p>
        </w:tc>
        <w:tc>
          <w:tcPr>
            <w:tcW w:w="1557" w:type="dxa"/>
          </w:tcPr>
          <w:p w14:paraId="2BD9F62D" w14:textId="77777777" w:rsidR="00A81AF0" w:rsidRDefault="00A81AF0" w:rsidP="00345DAD">
            <w:r>
              <w:t>LGBM</w:t>
            </w:r>
          </w:p>
        </w:tc>
      </w:tr>
      <w:tr w:rsidR="00A81AF0" w14:paraId="28F5CCE9" w14:textId="5C8573E2" w:rsidTr="0008711C">
        <w:tc>
          <w:tcPr>
            <w:tcW w:w="1829" w:type="dxa"/>
          </w:tcPr>
          <w:p w14:paraId="3C124627" w14:textId="77777777" w:rsidR="00A81AF0" w:rsidRDefault="00A81AF0" w:rsidP="00345DAD">
            <w:r>
              <w:t>Train Accuracy</w:t>
            </w:r>
          </w:p>
        </w:tc>
        <w:tc>
          <w:tcPr>
            <w:tcW w:w="1856" w:type="dxa"/>
          </w:tcPr>
          <w:p w14:paraId="167ECC7F" w14:textId="18D49ECD" w:rsidR="00A81AF0" w:rsidRDefault="00A81AF0" w:rsidP="00345DAD">
            <w:r>
              <w:t>0.</w:t>
            </w:r>
            <w:r>
              <w:t>437</w:t>
            </w:r>
          </w:p>
        </w:tc>
        <w:tc>
          <w:tcPr>
            <w:tcW w:w="1557" w:type="dxa"/>
          </w:tcPr>
          <w:p w14:paraId="1977EE18" w14:textId="16418A8E" w:rsidR="00A81AF0" w:rsidRDefault="00A81AF0" w:rsidP="00345DAD">
            <w:r>
              <w:t>0.</w:t>
            </w:r>
            <w:r>
              <w:t>3995</w:t>
            </w:r>
          </w:p>
        </w:tc>
      </w:tr>
      <w:tr w:rsidR="00A81AF0" w14:paraId="562CF537" w14:textId="648B57FE" w:rsidTr="0008711C">
        <w:tc>
          <w:tcPr>
            <w:tcW w:w="1829" w:type="dxa"/>
          </w:tcPr>
          <w:p w14:paraId="78C2D757" w14:textId="77777777" w:rsidR="00A81AF0" w:rsidRDefault="00A81AF0" w:rsidP="00345DAD">
            <w:r>
              <w:t>Test Accuracy</w:t>
            </w:r>
          </w:p>
        </w:tc>
        <w:tc>
          <w:tcPr>
            <w:tcW w:w="1856" w:type="dxa"/>
          </w:tcPr>
          <w:p w14:paraId="35324549" w14:textId="703D48E2" w:rsidR="00A81AF0" w:rsidRDefault="00A81AF0" w:rsidP="00345DAD">
            <w:r>
              <w:t>0.</w:t>
            </w:r>
            <w:r>
              <w:t>14</w:t>
            </w:r>
          </w:p>
        </w:tc>
        <w:tc>
          <w:tcPr>
            <w:tcW w:w="1557" w:type="dxa"/>
          </w:tcPr>
          <w:p w14:paraId="6498D4EA" w14:textId="3A93A58A" w:rsidR="00A81AF0" w:rsidRDefault="00A81AF0" w:rsidP="00345DAD">
            <w:r>
              <w:t>0.</w:t>
            </w:r>
            <w:r>
              <w:t>0153</w:t>
            </w:r>
          </w:p>
        </w:tc>
      </w:tr>
    </w:tbl>
    <w:p w14:paraId="06252C96" w14:textId="77777777" w:rsidR="00A81AF0" w:rsidRDefault="00A81AF0" w:rsidP="00A24A01"/>
    <w:p w14:paraId="513D6094" w14:textId="3AAEFBD7" w:rsidR="004C544B" w:rsidRDefault="004C544B" w:rsidP="00A24A01">
      <w:r>
        <w:t>The above three table compares different models tested with different level of data aggregates.</w:t>
      </w:r>
    </w:p>
    <w:p w14:paraId="2F80FB5A" w14:textId="1D524C2B" w:rsidR="004C544B" w:rsidRDefault="004C544B" w:rsidP="00A24A01">
      <w:r>
        <w:lastRenderedPageBreak/>
        <w:t>The test</w:t>
      </w:r>
      <w:r w:rsidR="008074D1">
        <w:t xml:space="preserve"> data is iterated and tested, and the above tables have the highest accuracy obtained after iterations. As seen above quarterly aggregated data showed poor performance because the train data was very less, and hence the test v/s train was not of comparable size. </w:t>
      </w:r>
    </w:p>
    <w:p w14:paraId="15249AF6" w14:textId="466589B8" w:rsidR="008074D1" w:rsidRDefault="008074D1" w:rsidP="00A24A01">
      <w:r>
        <w:t xml:space="preserve">The daily data aggregate also showed less performance, because </w:t>
      </w:r>
      <w:r w:rsidR="009B24D1">
        <w:t>certain days had very less counts, and the train and test data selected couldn’t really match and comparable.</w:t>
      </w:r>
    </w:p>
    <w:p w14:paraId="699F708F" w14:textId="584654F9" w:rsidR="009B24D1" w:rsidRDefault="009B24D1" w:rsidP="00A24A01">
      <w:r>
        <w:t xml:space="preserve">The weekly aggregate was of the reasonable blend, and shower better performance compared to others. GRID CV Linear Regression </w:t>
      </w:r>
      <w:r w:rsidR="00281785">
        <w:t>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4FC9C63B" w14:textId="6A6A43A4" w:rsidR="00281785" w:rsidRDefault="00281785" w:rsidP="00A24A01">
      <w:r>
        <w:t xml:space="preserve">In order to further seek best performance, Neural network was applied on the daily data </w:t>
      </w:r>
      <w:r w:rsidR="0086440E">
        <w:t>aggregate, appropriate</w:t>
      </w:r>
      <w:r>
        <w:t xml:space="preserve"> hyperparameter techniques, usage of different layers of network, usage of correct optimizer, loss function resulted in improvement in performance during the epoch</w:t>
      </w:r>
      <w:r w:rsidR="0086440E">
        <w:t>. The loss value reduced from 400 to 28.</w:t>
      </w:r>
    </w:p>
    <w:p w14:paraId="776D7732" w14:textId="77777777" w:rsidR="00281785" w:rsidRPr="00A24A01" w:rsidRDefault="00281785" w:rsidP="00A24A01"/>
    <w:p w14:paraId="465C25A5" w14:textId="39E54A1E" w:rsidR="008A47E7" w:rsidRPr="007A577E" w:rsidRDefault="008A47E7" w:rsidP="008A47E7">
      <w:pPr>
        <w:pStyle w:val="Heading1"/>
        <w:numPr>
          <w:ilvl w:val="0"/>
          <w:numId w:val="3"/>
        </w:numPr>
        <w:suppressAutoHyphens/>
      </w:pPr>
      <w:r>
        <w:t>Conclusion</w:t>
      </w:r>
      <w:r w:rsidR="00A24A01">
        <w:t>:</w:t>
      </w:r>
    </w:p>
    <w:p w14:paraId="6734C5C6" w14:textId="77777777" w:rsidR="008A47E7" w:rsidRDefault="008A47E7" w:rsidP="00226875">
      <w:pPr>
        <w:suppressAutoHyphens/>
      </w:pP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24DE"/>
    <w:multiLevelType w:val="hybridMultilevel"/>
    <w:tmpl w:val="D4845530"/>
    <w:lvl w:ilvl="0" w:tplc="470ADE0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4"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6"/>
  </w:num>
  <w:num w:numId="2" w16cid:durableId="816579074">
    <w:abstractNumId w:val="1"/>
  </w:num>
  <w:num w:numId="3" w16cid:durableId="258948865">
    <w:abstractNumId w:val="4"/>
  </w:num>
  <w:num w:numId="4" w16cid:durableId="2080781672">
    <w:abstractNumId w:val="3"/>
  </w:num>
  <w:num w:numId="5" w16cid:durableId="1546673718">
    <w:abstractNumId w:val="5"/>
  </w:num>
  <w:num w:numId="6" w16cid:durableId="1472595152">
    <w:abstractNumId w:val="7"/>
  </w:num>
  <w:num w:numId="7" w16cid:durableId="696854804">
    <w:abstractNumId w:val="2"/>
  </w:num>
  <w:num w:numId="8" w16cid:durableId="816648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06D3E"/>
    <w:rsid w:val="0003212F"/>
    <w:rsid w:val="00035974"/>
    <w:rsid w:val="0004373A"/>
    <w:rsid w:val="00053D7E"/>
    <w:rsid w:val="000A6CD6"/>
    <w:rsid w:val="000B6778"/>
    <w:rsid w:val="000D7B5F"/>
    <w:rsid w:val="000E076F"/>
    <w:rsid w:val="000E574F"/>
    <w:rsid w:val="00100389"/>
    <w:rsid w:val="00104D00"/>
    <w:rsid w:val="00113C60"/>
    <w:rsid w:val="00125101"/>
    <w:rsid w:val="00127944"/>
    <w:rsid w:val="00144D58"/>
    <w:rsid w:val="00161455"/>
    <w:rsid w:val="0018604C"/>
    <w:rsid w:val="00195DEE"/>
    <w:rsid w:val="001A1950"/>
    <w:rsid w:val="001C3D99"/>
    <w:rsid w:val="001C55B3"/>
    <w:rsid w:val="001C60DB"/>
    <w:rsid w:val="001F1CB1"/>
    <w:rsid w:val="00207CA9"/>
    <w:rsid w:val="0021451F"/>
    <w:rsid w:val="00221F31"/>
    <w:rsid w:val="00226875"/>
    <w:rsid w:val="0023077F"/>
    <w:rsid w:val="002320C3"/>
    <w:rsid w:val="002503CC"/>
    <w:rsid w:val="0026395F"/>
    <w:rsid w:val="00264BB2"/>
    <w:rsid w:val="00276EEA"/>
    <w:rsid w:val="00281785"/>
    <w:rsid w:val="002A3E76"/>
    <w:rsid w:val="002A451B"/>
    <w:rsid w:val="002A578F"/>
    <w:rsid w:val="002B24B4"/>
    <w:rsid w:val="002D6C96"/>
    <w:rsid w:val="00301FA9"/>
    <w:rsid w:val="00310E5C"/>
    <w:rsid w:val="00317BFE"/>
    <w:rsid w:val="00317C28"/>
    <w:rsid w:val="00336B61"/>
    <w:rsid w:val="00337271"/>
    <w:rsid w:val="003400A9"/>
    <w:rsid w:val="00342E8E"/>
    <w:rsid w:val="00350FA4"/>
    <w:rsid w:val="00364E41"/>
    <w:rsid w:val="003721F7"/>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E0D1A"/>
    <w:rsid w:val="003F2E81"/>
    <w:rsid w:val="003F3919"/>
    <w:rsid w:val="00415766"/>
    <w:rsid w:val="0041739E"/>
    <w:rsid w:val="004230F1"/>
    <w:rsid w:val="00424F2B"/>
    <w:rsid w:val="00436481"/>
    <w:rsid w:val="004711F6"/>
    <w:rsid w:val="004B087D"/>
    <w:rsid w:val="004B5886"/>
    <w:rsid w:val="004C4441"/>
    <w:rsid w:val="004C544B"/>
    <w:rsid w:val="004D2DED"/>
    <w:rsid w:val="005350BB"/>
    <w:rsid w:val="00543DDC"/>
    <w:rsid w:val="00546F07"/>
    <w:rsid w:val="005604B5"/>
    <w:rsid w:val="005A0386"/>
    <w:rsid w:val="005B558E"/>
    <w:rsid w:val="005B7EBB"/>
    <w:rsid w:val="005D0038"/>
    <w:rsid w:val="005E67CC"/>
    <w:rsid w:val="00601B4B"/>
    <w:rsid w:val="006025EE"/>
    <w:rsid w:val="00626434"/>
    <w:rsid w:val="00674D97"/>
    <w:rsid w:val="00693D5B"/>
    <w:rsid w:val="006973E2"/>
    <w:rsid w:val="006A08FE"/>
    <w:rsid w:val="006A1229"/>
    <w:rsid w:val="006B483D"/>
    <w:rsid w:val="006D2B35"/>
    <w:rsid w:val="00730C7B"/>
    <w:rsid w:val="00745C62"/>
    <w:rsid w:val="007566AE"/>
    <w:rsid w:val="0077091F"/>
    <w:rsid w:val="00783B50"/>
    <w:rsid w:val="0079047D"/>
    <w:rsid w:val="007A577E"/>
    <w:rsid w:val="007A60FF"/>
    <w:rsid w:val="007C0BC7"/>
    <w:rsid w:val="007D7D72"/>
    <w:rsid w:val="007F670E"/>
    <w:rsid w:val="008074D1"/>
    <w:rsid w:val="00813930"/>
    <w:rsid w:val="008278EF"/>
    <w:rsid w:val="00830B78"/>
    <w:rsid w:val="00830CFB"/>
    <w:rsid w:val="00835596"/>
    <w:rsid w:val="008375B2"/>
    <w:rsid w:val="008510C3"/>
    <w:rsid w:val="00855228"/>
    <w:rsid w:val="0086440E"/>
    <w:rsid w:val="00872BDA"/>
    <w:rsid w:val="00875632"/>
    <w:rsid w:val="008A47E7"/>
    <w:rsid w:val="008A4985"/>
    <w:rsid w:val="008A5A6B"/>
    <w:rsid w:val="008B53F0"/>
    <w:rsid w:val="008C64B6"/>
    <w:rsid w:val="008D1B79"/>
    <w:rsid w:val="008D4948"/>
    <w:rsid w:val="008E373E"/>
    <w:rsid w:val="008F7E4B"/>
    <w:rsid w:val="009026CC"/>
    <w:rsid w:val="00913F19"/>
    <w:rsid w:val="00952AE8"/>
    <w:rsid w:val="00963E77"/>
    <w:rsid w:val="00965410"/>
    <w:rsid w:val="009A2729"/>
    <w:rsid w:val="009B24D1"/>
    <w:rsid w:val="009C388D"/>
    <w:rsid w:val="009D37FB"/>
    <w:rsid w:val="009D4C58"/>
    <w:rsid w:val="009F5061"/>
    <w:rsid w:val="00A230F4"/>
    <w:rsid w:val="00A24A01"/>
    <w:rsid w:val="00A27AC8"/>
    <w:rsid w:val="00A3246C"/>
    <w:rsid w:val="00A32F87"/>
    <w:rsid w:val="00A35E5E"/>
    <w:rsid w:val="00A61E9C"/>
    <w:rsid w:val="00A81AF0"/>
    <w:rsid w:val="00A81B2F"/>
    <w:rsid w:val="00A86236"/>
    <w:rsid w:val="00A97B7D"/>
    <w:rsid w:val="00AA0E41"/>
    <w:rsid w:val="00AB1AE5"/>
    <w:rsid w:val="00AC7481"/>
    <w:rsid w:val="00AF6893"/>
    <w:rsid w:val="00B0564D"/>
    <w:rsid w:val="00B20974"/>
    <w:rsid w:val="00B27BCD"/>
    <w:rsid w:val="00B413D9"/>
    <w:rsid w:val="00B44810"/>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085B"/>
    <w:rsid w:val="00CE19BF"/>
    <w:rsid w:val="00CE2490"/>
    <w:rsid w:val="00D14C1D"/>
    <w:rsid w:val="00D2712E"/>
    <w:rsid w:val="00D34834"/>
    <w:rsid w:val="00D46D5D"/>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EF4183"/>
    <w:rsid w:val="00F10728"/>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hyperlink" Target="https://www.sciencedirect.com/topics/medicine-and-dentistry/multivariate-analysis"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hyperlink" Target="https://ws.cso.ie/public/api.restful/PxStat.Data.Cube_API.ReadDataset/FY006B/XLSX/2007/en"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15</TotalTime>
  <Pages>41</Pages>
  <Words>39653</Words>
  <Characters>226025</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 M</cp:lastModifiedBy>
  <cp:revision>37</cp:revision>
  <dcterms:created xsi:type="dcterms:W3CDTF">2023-08-22T10:27:00Z</dcterms:created>
  <dcterms:modified xsi:type="dcterms:W3CDTF">2023-09-02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